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w:t>
      </w:r>
      <w:r w:rsidR="007522EE">
        <w:rPr>
          <w:rFonts w:eastAsia="Calibri"/>
          <w:bCs/>
          <w:lang w:val="en-US" w:eastAsia="en-US"/>
        </w:rPr>
        <w:t xml:space="preserve"> getting</w:t>
      </w:r>
      <w:r w:rsidR="00B31C35" w:rsidRPr="00B31C35">
        <w:rPr>
          <w:rFonts w:eastAsia="Calibri"/>
          <w:bCs/>
          <w:lang w:val="en-US" w:eastAsia="en-US"/>
        </w:rPr>
        <w:t xml:space="preserv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direction change.</w:t>
      </w:r>
      <w:r w:rsidR="005F728D" w:rsidRPr="005F728D">
        <w:rPr>
          <w:rFonts w:eastAsia="Calibri"/>
          <w:bCs/>
          <w:lang w:val="en-US" w:eastAsia="en-US"/>
        </w:rPr>
        <w:t>0.5% difference,1% differe</w:t>
      </w:r>
      <w:r w:rsidR="005F728D">
        <w:rPr>
          <w:rFonts w:eastAsia="Calibri"/>
          <w:bCs/>
          <w:lang w:val="en-US" w:eastAsia="en-US"/>
        </w:rPr>
        <w:t xml:space="preserve">nce, and 1.5% difference </w:t>
      </w:r>
      <w:r w:rsidR="005F728D" w:rsidRPr="005F728D">
        <w:rPr>
          <w:rFonts w:eastAsia="Calibri"/>
          <w:bCs/>
          <w:lang w:val="en-US" w:eastAsia="en-US"/>
        </w:rPr>
        <w:t>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r w:rsidR="005E5254">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413BC1">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413BC1">
        <w:rPr>
          <w:rFonts w:eastAsia="Calibri"/>
          <w:sz w:val="24"/>
          <w:szCs w:val="24"/>
        </w:rPr>
        <w:t xml:space="preserve"> </w:t>
      </w:r>
      <w:r w:rsidR="005132D9">
        <w:rPr>
          <w:rFonts w:eastAsia="Calibri"/>
          <w:sz w:val="24"/>
          <w:szCs w:val="24"/>
        </w:rPr>
        <w:t>DT,</w:t>
      </w:r>
      <w:r w:rsidR="00413BC1">
        <w:rPr>
          <w:rFonts w:eastAsia="Calibri"/>
          <w:sz w:val="24"/>
          <w:szCs w:val="24"/>
        </w:rPr>
        <w:t xml:space="preserve"> </w:t>
      </w:r>
      <w:r w:rsidR="005132D9">
        <w:rPr>
          <w:rFonts w:eastAsia="Calibri"/>
          <w:sz w:val="24"/>
          <w:szCs w:val="24"/>
        </w:rPr>
        <w:t>RF,</w:t>
      </w:r>
      <w:r w:rsidR="00413BC1">
        <w:rPr>
          <w:rFonts w:eastAsia="Calibri"/>
          <w:sz w:val="24"/>
          <w:szCs w:val="24"/>
        </w:rPr>
        <w:t xml:space="preserve"> </w:t>
      </w:r>
      <w:r w:rsidR="005132D9">
        <w:rPr>
          <w:rFonts w:eastAsia="Calibri"/>
          <w:sz w:val="24"/>
          <w:szCs w:val="24"/>
        </w:rPr>
        <w:t>KNN,</w:t>
      </w:r>
      <w:r w:rsidR="00413BC1">
        <w:rPr>
          <w:rFonts w:eastAsia="Calibri"/>
          <w:sz w:val="24"/>
          <w:szCs w:val="24"/>
        </w:rPr>
        <w:t xml:space="preserve"> </w:t>
      </w:r>
      <w:r w:rsidR="005132D9">
        <w:rPr>
          <w:rFonts w:eastAsia="Calibri"/>
          <w:sz w:val="24"/>
          <w:szCs w:val="24"/>
        </w:rPr>
        <w:t>XGBoost,</w:t>
      </w:r>
      <w:r w:rsidR="00413BC1">
        <w:rPr>
          <w:rFonts w:eastAsia="Calibri"/>
          <w:sz w:val="24"/>
          <w:szCs w:val="24"/>
        </w:rPr>
        <w:t xml:space="preserve"> </w:t>
      </w:r>
      <w:r w:rsidR="005132D9">
        <w:rPr>
          <w:rFonts w:eastAsia="Calibri"/>
          <w:sz w:val="24"/>
          <w:szCs w:val="24"/>
        </w:rPr>
        <w:t>PCA,</w:t>
      </w:r>
      <w:r w:rsidR="00413BC1">
        <w:rPr>
          <w:rFonts w:eastAsia="Calibri"/>
          <w:sz w:val="24"/>
          <w:szCs w:val="24"/>
        </w:rPr>
        <w:t xml:space="preserve"> </w:t>
      </w:r>
      <w:r w:rsidR="005132D9">
        <w:rPr>
          <w:rFonts w:eastAsia="Calibri"/>
          <w:sz w:val="24"/>
          <w:szCs w:val="24"/>
        </w:rPr>
        <w:t>HDFC,</w:t>
      </w:r>
      <w:r w:rsidR="00413BC1">
        <w:rPr>
          <w:rFonts w:eastAsia="Calibri"/>
          <w:sz w:val="24"/>
          <w:szCs w:val="24"/>
        </w:rPr>
        <w:t xml:space="preserve"> </w:t>
      </w:r>
      <w:r w:rsidR="005132D9">
        <w:rPr>
          <w:rFonts w:eastAsia="Calibri"/>
          <w:sz w:val="24"/>
          <w:szCs w:val="24"/>
        </w:rPr>
        <w:t>KOTAK,</w:t>
      </w:r>
      <w:r w:rsidR="00413BC1">
        <w:rPr>
          <w:rFonts w:eastAsia="Calibri"/>
          <w:sz w:val="24"/>
          <w:szCs w:val="24"/>
        </w:rPr>
        <w:t xml:space="preserve"> </w:t>
      </w:r>
      <w:r w:rsidR="005132D9">
        <w:rPr>
          <w:rFonts w:eastAsia="Calibri"/>
          <w:sz w:val="24"/>
          <w:szCs w:val="24"/>
        </w:rPr>
        <w:t>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B82734" w:rsidP="005B46C3">
      <w:pPr>
        <w:pStyle w:val="TOC1"/>
        <w:tabs>
          <w:tab w:val="right" w:leader="dot" w:pos="9020"/>
        </w:tabs>
        <w:rPr>
          <w:rFonts w:asciiTheme="minorHAnsi" w:eastAsiaTheme="minorEastAsia" w:hAnsiTheme="minorHAnsi" w:cstheme="minorBidi"/>
          <w:noProof/>
          <w:sz w:val="22"/>
          <w:szCs w:val="22"/>
        </w:rPr>
      </w:pPr>
      <w:r w:rsidRPr="00B82734">
        <w:fldChar w:fldCharType="begin"/>
      </w:r>
      <w:r w:rsidR="00A744FE" w:rsidRPr="009D35D3">
        <w:instrText xml:space="preserve"> TOC \o "1-3" \h \z \u </w:instrText>
      </w:r>
      <w:r w:rsidRPr="00B82734">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B82734"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B82734"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B82734"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B82734"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B82734"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B82734"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B82734"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B82734"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B82734">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B82734">
        <w:rPr>
          <w:rFonts w:eastAsia="Calibri"/>
          <w:lang w:val="en-US" w:eastAsia="en-US"/>
        </w:rPr>
        <w:fldChar w:fldCharType="separate"/>
      </w:r>
      <w:r w:rsidR="007519C9" w:rsidRPr="007519C9">
        <w:rPr>
          <w:rFonts w:eastAsia="Calibri"/>
          <w:noProof/>
          <w:lang w:val="en-US" w:eastAsia="en-US"/>
        </w:rPr>
        <w:t>(Shah et al., 2019)</w:t>
      </w:r>
      <w:r w:rsidR="00B82734">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B82734">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B82734">
        <w:fldChar w:fldCharType="separate"/>
      </w:r>
      <w:r w:rsidR="007519C9" w:rsidRPr="007519C9">
        <w:rPr>
          <w:noProof/>
        </w:rPr>
        <w:t>(Sonkiya et al., 2021)</w:t>
      </w:r>
      <w:r w:rsidR="00B82734">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B82734">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B82734">
        <w:fldChar w:fldCharType="separate"/>
      </w:r>
      <w:r w:rsidR="007519C9" w:rsidRPr="007519C9">
        <w:rPr>
          <w:noProof/>
        </w:rPr>
        <w:t>(Huang et al., 2021)</w:t>
      </w:r>
      <w:r w:rsidR="00B82734">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B82734">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B82734">
        <w:fldChar w:fldCharType="separate"/>
      </w:r>
      <w:r w:rsidR="00A07732" w:rsidRPr="00A07732">
        <w:rPr>
          <w:noProof/>
        </w:rPr>
        <w:t>(Rouf et al., 2021)</w:t>
      </w:r>
      <w:r w:rsidR="00B82734">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3769F2" w:rsidRDefault="004E54C6" w:rsidP="004E54C6">
      <w:pPr>
        <w:jc w:val="both"/>
      </w:pPr>
      <w:r>
        <w:t xml:space="preserve">There are numerous parameters impacting value movements in varied sizes and layers in </w:t>
      </w:r>
      <w:r w:rsidR="00881C51">
        <w:t xml:space="preserve">the </w:t>
      </w:r>
      <w:r w:rsidR="000B53C7">
        <w:t>stock market</w:t>
      </w:r>
      <w:r>
        <w:t xml:space="preserve"> </w:t>
      </w:r>
      <w:r w:rsidR="00B82734">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B82734">
        <w:fldChar w:fldCharType="separate"/>
      </w:r>
      <w:r w:rsidRPr="004E54C6">
        <w:rPr>
          <w:noProof/>
        </w:rPr>
        <w:t>(Rajkar et al., 2021)</w:t>
      </w:r>
      <w:r w:rsidR="00B82734">
        <w:fldChar w:fldCharType="end"/>
      </w:r>
      <w:r>
        <w:t>.</w:t>
      </w:r>
    </w:p>
    <w:p w:rsidR="003769F2" w:rsidRDefault="003769F2" w:rsidP="004E54C6">
      <w:pPr>
        <w:jc w:val="both"/>
      </w:pPr>
    </w:p>
    <w:p w:rsidR="001E062B" w:rsidRDefault="00322C94" w:rsidP="004E54C6">
      <w:pPr>
        <w:jc w:val="both"/>
      </w:pPr>
      <w:r w:rsidRPr="00322C94">
        <w:t>Therefore, Different analysis namely technical and fundamental analysis is being done to invest in stock markets.</w:t>
      </w:r>
      <w:r w:rsidR="005E5254">
        <w:t xml:space="preserve"> </w:t>
      </w:r>
      <w:r w:rsidR="00015180">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B82734">
        <w:fldChar w:fldCharType="begin" w:fldLock="1"/>
      </w:r>
      <w:r w:rsidR="0001518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B82734">
        <w:fldChar w:fldCharType="separate"/>
      </w:r>
      <w:r w:rsidR="00015180" w:rsidRPr="00015180">
        <w:rPr>
          <w:noProof/>
        </w:rPr>
        <w:t>(Elbialy, 2019)</w:t>
      </w:r>
      <w:r w:rsidR="00B82734">
        <w:fldChar w:fldCharType="end"/>
      </w:r>
      <w:r w:rsidR="00015180">
        <w:t>.</w:t>
      </w:r>
    </w:p>
    <w:p w:rsidR="001E062B" w:rsidRDefault="001E062B" w:rsidP="004E54C6">
      <w:pPr>
        <w:jc w:val="both"/>
      </w:pPr>
    </w:p>
    <w:p w:rsidR="001E062B" w:rsidRDefault="000B53C7" w:rsidP="004E54C6">
      <w:pPr>
        <w:jc w:val="both"/>
      </w:pPr>
      <w:r>
        <w:t>I</w:t>
      </w:r>
      <w:r w:rsidR="004E54C6">
        <w:t>ncreasing funding sources</w:t>
      </w:r>
      <w:r>
        <w:t xml:space="preserve"> from debt, though </w:t>
      </w:r>
      <w:r w:rsidR="004E54C6">
        <w:t xml:space="preserve">profitable, may be enormously risky if the corporate fails to pay its obligations </w:t>
      </w:r>
      <w:r w:rsidR="00B82734">
        <w:fldChar w:fldCharType="begin" w:fldLock="1"/>
      </w:r>
      <w:r w:rsidR="00015180">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B82734">
        <w:fldChar w:fldCharType="separate"/>
      </w:r>
      <w:r w:rsidR="00015180" w:rsidRPr="00015180">
        <w:rPr>
          <w:noProof/>
        </w:rPr>
        <w:t>(Anjani &amp; Syarif, 2019)</w:t>
      </w:r>
      <w:r w:rsidR="00B82734">
        <w:fldChar w:fldCharType="end"/>
      </w:r>
      <w:r w:rsidR="00015180">
        <w:t>.</w:t>
      </w:r>
    </w:p>
    <w:p w:rsidR="001E062B" w:rsidRDefault="001E062B" w:rsidP="004E54C6">
      <w:pPr>
        <w:jc w:val="both"/>
      </w:pPr>
    </w:p>
    <w:p w:rsidR="001E062B" w:rsidRDefault="004E54C6" w:rsidP="004E54C6">
      <w:pPr>
        <w:jc w:val="both"/>
      </w:pPr>
      <w:r>
        <w:t>Investors try and realize additional info to assist in stock market commerce and contemplate that historical knowledge might offer indications of future value movements</w:t>
      </w:r>
      <w:r w:rsidR="00B82734">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B82734">
        <w:fldChar w:fldCharType="separate"/>
      </w:r>
      <w:r w:rsidR="00015180" w:rsidRPr="00015180">
        <w:rPr>
          <w:noProof/>
        </w:rPr>
        <w:t>(Faijareon &amp; Sornil, 2019)</w:t>
      </w:r>
      <w:r w:rsidR="00B82734">
        <w:fldChar w:fldCharType="end"/>
      </w:r>
      <w:r w:rsidR="00015180">
        <w:t>.</w:t>
      </w:r>
    </w:p>
    <w:p w:rsidR="001E062B" w:rsidRDefault="001E062B" w:rsidP="004E54C6">
      <w:pPr>
        <w:jc w:val="both"/>
      </w:pPr>
    </w:p>
    <w:p w:rsidR="00996FC6" w:rsidRDefault="00322C94" w:rsidP="004E54C6">
      <w:pPr>
        <w:jc w:val="both"/>
      </w:pPr>
      <w:r w:rsidRPr="00322C94">
        <w:t>Fundamental analysis helps to identify stock quality and therefore, stock technical analysis done later performs better on the strong fundamental stock.</w:t>
      </w:r>
      <w:r w:rsidR="005E5254">
        <w:t xml:space="preserve"> </w:t>
      </w:r>
      <w:r w:rsidR="004E54C6">
        <w:t xml:space="preserve">Technical Analysis </w:t>
      </w:r>
      <w:r w:rsidR="00E536D9">
        <w:t>can</w:t>
      </w:r>
      <w:r w:rsidR="004E54C6">
        <w:t xml:space="preserve"> </w:t>
      </w:r>
      <w:r w:rsidR="000B53C7">
        <w:t>identify</w:t>
      </w:r>
      <w:r w:rsidR="004E54C6">
        <w:t xml:space="preserve"> patterns similar to volume and price action movements</w:t>
      </w:r>
      <w:r w:rsidR="00B82734">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B82734">
        <w:fldChar w:fldCharType="separate"/>
      </w:r>
      <w:r w:rsidR="00015180" w:rsidRPr="00015180">
        <w:rPr>
          <w:noProof/>
        </w:rPr>
        <w:t>(Thanekar &amp; Shaikh, 2021)</w:t>
      </w:r>
      <w:r w:rsidR="00B82734">
        <w:fldChar w:fldCharType="end"/>
      </w:r>
      <w:r w:rsidR="00015180">
        <w:t>.</w:t>
      </w:r>
    </w:p>
    <w:p w:rsidR="00996FC6" w:rsidRDefault="00996FC6" w:rsidP="004E54C6">
      <w:pPr>
        <w:jc w:val="both"/>
      </w:pPr>
    </w:p>
    <w:p w:rsidR="00996FC6" w:rsidRDefault="004E54C6" w:rsidP="004E54C6">
      <w:pPr>
        <w:jc w:val="both"/>
      </w:pPr>
      <w:r>
        <w:t>Technical analysis involves the use of many technical indicators like MACD, OBV, Moving average, etc on the past costs</w:t>
      </w:r>
      <w:r w:rsidR="00B82734">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B82734">
        <w:fldChar w:fldCharType="separate"/>
      </w:r>
      <w:r w:rsidR="00015180" w:rsidRPr="00015180">
        <w:rPr>
          <w:noProof/>
        </w:rPr>
        <w:t>(Kimbonguila et al., 2019)</w:t>
      </w:r>
      <w:r w:rsidR="00B82734">
        <w:fldChar w:fldCharType="end"/>
      </w:r>
      <w:r w:rsidR="00015180">
        <w:t>.</w:t>
      </w:r>
    </w:p>
    <w:p w:rsidR="00996FC6" w:rsidRDefault="00996FC6" w:rsidP="004E54C6">
      <w:pPr>
        <w:jc w:val="both"/>
      </w:pPr>
    </w:p>
    <w:p w:rsidR="001E062B" w:rsidRDefault="004E54C6" w:rsidP="004E54C6">
      <w:pPr>
        <w:jc w:val="both"/>
      </w:pPr>
      <w:r>
        <w:t xml:space="preserve">The expectation of various </w:t>
      </w:r>
      <w:r w:rsidR="00140A8D">
        <w:t>crypto currencies</w:t>
      </w:r>
      <w:r>
        <w:t xml:space="preserve"> currency value in examination with the anticipated price by the volatility regression model and trend indicators gave pretty higher returns for </w:t>
      </w:r>
      <w:r w:rsidR="00881C51">
        <w:t xml:space="preserve">the </w:t>
      </w:r>
      <w:r>
        <w:t xml:space="preserve">entire month </w:t>
      </w:r>
      <w:r w:rsidR="00B82734">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B82734">
        <w:fldChar w:fldCharType="separate"/>
      </w:r>
      <w:r w:rsidR="003E10D6" w:rsidRPr="003E10D6">
        <w:rPr>
          <w:noProof/>
        </w:rPr>
        <w:t>(Dahham &amp; Ibrahim, 2020)</w:t>
      </w:r>
      <w:r w:rsidR="00B82734">
        <w:fldChar w:fldCharType="end"/>
      </w:r>
      <w:r w:rsidR="003E10D6">
        <w:t>.</w:t>
      </w:r>
    </w:p>
    <w:p w:rsidR="001E062B" w:rsidRDefault="001E062B" w:rsidP="004E54C6">
      <w:pPr>
        <w:jc w:val="both"/>
      </w:pPr>
    </w:p>
    <w:p w:rsidR="00996FC6"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B82734">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B82734">
        <w:fldChar w:fldCharType="separate"/>
      </w:r>
      <w:r w:rsidRPr="003E10D6">
        <w:rPr>
          <w:noProof/>
        </w:rPr>
        <w:t>(Magner et al., 2021)</w:t>
      </w:r>
      <w:r w:rsidR="00B82734">
        <w:fldChar w:fldCharType="end"/>
      </w:r>
      <w:r>
        <w:t>.</w:t>
      </w:r>
    </w:p>
    <w:p w:rsidR="00996FC6" w:rsidRDefault="00996FC6" w:rsidP="004E54C6">
      <w:pPr>
        <w:jc w:val="both"/>
      </w:pPr>
    </w:p>
    <w:p w:rsidR="001E062B" w:rsidRDefault="004E54C6" w:rsidP="00322C94">
      <w:pPr>
        <w:jc w:val="both"/>
      </w:pPr>
      <w:r>
        <w:lastRenderedPageBreak/>
        <w:t>Momentum</w:t>
      </w:r>
      <w:r w:rsidR="00E536D9">
        <w:t>-</w:t>
      </w:r>
      <w:r w:rsidR="003338FE">
        <w:t xml:space="preserve">based Trading </w:t>
      </w:r>
      <w:r>
        <w:t xml:space="preserve">commerce is amongst proved investment strategies across major stock markets </w:t>
      </w:r>
      <w:r w:rsidR="00B82734">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B82734">
        <w:fldChar w:fldCharType="separate"/>
      </w:r>
      <w:r w:rsidR="003E10D6" w:rsidRPr="003E10D6">
        <w:rPr>
          <w:noProof/>
        </w:rPr>
        <w:t>(Mohapatra &amp; Misra, 2020)</w:t>
      </w:r>
      <w:r w:rsidR="00B82734">
        <w:fldChar w:fldCharType="end"/>
      </w:r>
      <w:r w:rsidR="003E10D6">
        <w:t>.</w:t>
      </w:r>
    </w:p>
    <w:p w:rsidR="001E062B" w:rsidRDefault="001E062B" w:rsidP="00322C94">
      <w:pPr>
        <w:jc w:val="both"/>
      </w:pPr>
    </w:p>
    <w:p w:rsidR="001E062B" w:rsidRDefault="00322C94" w:rsidP="00322C94">
      <w:pPr>
        <w:jc w:val="both"/>
      </w:pPr>
      <w:r w:rsidRPr="00322C94">
        <w:t>Taking the discussion further,</w:t>
      </w:r>
      <w:r>
        <w:tab/>
        <w:t xml:space="preserve">Algorithmic trading </w:t>
      </w:r>
      <w:r w:rsidRPr="00322C94">
        <w:t xml:space="preserve">is a systematic method of trading without subjective assessment through a manual trader using computer programs. </w:t>
      </w:r>
      <w:r w:rsidR="00AC1FFC">
        <w:t>Fast</w:t>
      </w:r>
      <w:r>
        <w:t xml:space="preserve"> algorithms improve traders’ ability to seize opportunities long before any human would be able to do the same. Nonetheless, </w:t>
      </w:r>
      <w:r w:rsidR="00996FC6">
        <w:t>it</w:t>
      </w:r>
      <w:r>
        <w:t xml:space="preserve"> expands the scope of information mining and processing and enables the capability to triumph over the markets with the help of existing patterns and correlations </w:t>
      </w:r>
      <w:r w:rsidR="00B82734">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B82734">
        <w:fldChar w:fldCharType="separate"/>
      </w:r>
      <w:r w:rsidRPr="004E54C6">
        <w:rPr>
          <w:noProof/>
        </w:rPr>
        <w:t>(Hansen, 2020)</w:t>
      </w:r>
      <w:r w:rsidR="00B82734">
        <w:fldChar w:fldCharType="end"/>
      </w:r>
      <w:r>
        <w:t>.</w:t>
      </w:r>
    </w:p>
    <w:p w:rsidR="001E062B" w:rsidRDefault="001E062B" w:rsidP="00322C94">
      <w:pPr>
        <w:jc w:val="both"/>
      </w:pPr>
    </w:p>
    <w:p w:rsidR="00996FC6" w:rsidRDefault="00996FC6" w:rsidP="00322C94">
      <w:pPr>
        <w:jc w:val="both"/>
      </w:pPr>
      <w:r>
        <w:t>However,</w:t>
      </w:r>
      <w:r w:rsidR="005E5254">
        <w:t xml:space="preserve"> </w:t>
      </w:r>
      <w:r w:rsidR="00322C94">
        <w:t>Regulators have restrained algorithmic commerce, following accusations of market manipulation</w:t>
      </w:r>
      <w:r w:rsidR="00B82734">
        <w:fldChar w:fldCharType="begin" w:fldLock="1"/>
      </w:r>
      <w:r w:rsidR="00322C94">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B82734">
        <w:fldChar w:fldCharType="separate"/>
      </w:r>
      <w:r w:rsidR="00322C94" w:rsidRPr="00015180">
        <w:rPr>
          <w:noProof/>
        </w:rPr>
        <w:t>(Mukerji et al., 2019)</w:t>
      </w:r>
      <w:r w:rsidR="00B82734">
        <w:fldChar w:fldCharType="end"/>
      </w:r>
      <w:r w:rsidR="00322C94">
        <w:t>.</w:t>
      </w:r>
    </w:p>
    <w:p w:rsidR="00996FC6" w:rsidRDefault="00996FC6" w:rsidP="00322C94">
      <w:pPr>
        <w:jc w:val="both"/>
      </w:pPr>
    </w:p>
    <w:p w:rsidR="001E062B" w:rsidRDefault="00322C94" w:rsidP="004E54C6">
      <w:pPr>
        <w:jc w:val="both"/>
      </w:pPr>
      <w:r>
        <w:t xml:space="preserve">Machine learning and AI have been increasingly used </w:t>
      </w:r>
      <w:r w:rsidR="001E062B">
        <w:t>in the fi</w:t>
      </w:r>
      <w:r w:rsidR="005E5254">
        <w:t>el</w:t>
      </w:r>
      <w:r w:rsidR="001E062B">
        <w:t>d of business analytics.</w:t>
      </w:r>
      <w:r>
        <w:t xml:space="preserve"> However, we suggest unsupervised exploratory data analysis should be performed as an initial step to gaining a better data understanding</w:t>
      </w:r>
      <w:r w:rsidR="00B82734">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B82734">
        <w:fldChar w:fldCharType="separate"/>
      </w:r>
      <w:r w:rsidRPr="003E10D6">
        <w:rPr>
          <w:noProof/>
        </w:rPr>
        <w:t>(Omta et al., 2020)</w:t>
      </w:r>
      <w:r w:rsidR="00B82734">
        <w:fldChar w:fldCharType="end"/>
      </w:r>
      <w:r>
        <w:t>.</w:t>
      </w:r>
    </w:p>
    <w:p w:rsidR="001E062B" w:rsidRDefault="001E062B" w:rsidP="004E54C6">
      <w:pPr>
        <w:jc w:val="both"/>
      </w:pPr>
    </w:p>
    <w:p w:rsidR="006F6C9E" w:rsidRDefault="00322C94" w:rsidP="004E54C6">
      <w:pPr>
        <w:jc w:val="both"/>
      </w:pPr>
      <w:r w:rsidRPr="00322C94">
        <w:t>Machine learning can again be further categorized into supervised and unsupervised learning</w:t>
      </w:r>
      <w:r w:rsidR="003B5C5D">
        <w:t>.</w:t>
      </w:r>
    </w:p>
    <w:p w:rsidR="001E062B" w:rsidRDefault="004E54C6" w:rsidP="0041148F">
      <w:pPr>
        <w:jc w:val="both"/>
      </w:pPr>
      <w:r>
        <w:t>Some literature has used both supervised and unsupervised machine learning techniques for securities market predictive modelling and located that both kinds of models will create predictions with some accuracy</w:t>
      </w:r>
      <w:r w:rsidR="00B82734">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B82734">
        <w:fldChar w:fldCharType="separate"/>
      </w:r>
      <w:r w:rsidR="003E10D6" w:rsidRPr="003E10D6">
        <w:rPr>
          <w:noProof/>
        </w:rPr>
        <w:t>(Alhomadi, 2021)</w:t>
      </w:r>
      <w:r w:rsidR="00B82734">
        <w:fldChar w:fldCharType="end"/>
      </w:r>
      <w:r w:rsidR="003E10D6">
        <w:t>.</w:t>
      </w:r>
    </w:p>
    <w:p w:rsidR="001E062B" w:rsidRDefault="001E062B" w:rsidP="0041148F">
      <w:pPr>
        <w:jc w:val="both"/>
      </w:pPr>
    </w:p>
    <w:p w:rsidR="001E062B" w:rsidRDefault="003B5C5D" w:rsidP="0041148F">
      <w:pPr>
        <w:jc w:val="both"/>
      </w:pPr>
      <w:r>
        <w:t xml:space="preserve">PCA as an </w:t>
      </w:r>
      <w:r w:rsidRPr="003B5C5D">
        <w:t>unsupervised machine learning technique</w:t>
      </w:r>
      <w:r>
        <w:t xml:space="preserve"> is being further researched thoroughly.</w:t>
      </w:r>
      <w:r w:rsidR="005E5254">
        <w:t xml:space="preserve"> </w:t>
      </w:r>
      <w:r w:rsidR="004E54C6">
        <w:t xml:space="preserve">The central plan of PCA is to spot correlations and patterns in a dataset with high dimensionality and scale back it to a considerably lower dimension without losing any important info </w:t>
      </w:r>
      <w:r w:rsidR="00B82734">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B82734">
        <w:fldChar w:fldCharType="separate"/>
      </w:r>
      <w:r w:rsidR="003E10D6" w:rsidRPr="003E10D6">
        <w:rPr>
          <w:noProof/>
        </w:rPr>
        <w:t>(Dar, 2021)</w:t>
      </w:r>
      <w:r w:rsidR="00B82734">
        <w:fldChar w:fldCharType="end"/>
      </w:r>
      <w:r w:rsidR="003E10D6">
        <w:t>.</w:t>
      </w:r>
    </w:p>
    <w:p w:rsidR="001E062B" w:rsidRDefault="001E062B" w:rsidP="0041148F">
      <w:pPr>
        <w:jc w:val="both"/>
      </w:pPr>
    </w:p>
    <w:p w:rsidR="00B177CA" w:rsidRDefault="000B53C7" w:rsidP="0041148F">
      <w:pPr>
        <w:jc w:val="both"/>
      </w:pPr>
      <w:r>
        <w:t>F</w:t>
      </w:r>
      <w:r w:rsidR="003B5C5D" w:rsidRPr="003B5C5D">
        <w:t xml:space="preserve">urther, various supervised classification machine learning techniques used in this </w:t>
      </w:r>
      <w:r w:rsidR="003B5C5D">
        <w:t>project</w:t>
      </w:r>
      <w:r w:rsidR="003B5C5D" w:rsidRPr="003B5C5D">
        <w:t xml:space="preserve"> namely L</w:t>
      </w:r>
      <w:r w:rsidR="003B5C5D">
        <w:t>R</w:t>
      </w:r>
      <w:r w:rsidR="003B5C5D" w:rsidRPr="003B5C5D">
        <w:t>, D</w:t>
      </w:r>
      <w:r w:rsidR="003B5C5D">
        <w:t>T</w:t>
      </w:r>
      <w:r w:rsidR="003B5C5D" w:rsidRPr="003B5C5D">
        <w:t>, RF,</w:t>
      </w:r>
      <w:r w:rsidR="003B5C5D" w:rsidRPr="003B5C5D">
        <w:tab/>
        <w:t>K</w:t>
      </w:r>
      <w:r w:rsidR="003B5C5D">
        <w:t xml:space="preserve">NN, and XGBoost </w:t>
      </w:r>
      <w:r w:rsidR="005E5254">
        <w:t>are</w:t>
      </w:r>
      <w:r w:rsidR="003B5C5D">
        <w:t xml:space="preserve"> being examined.</w:t>
      </w:r>
      <w:r w:rsidR="0041148F">
        <w:t xml:space="preserve">LR is used instead of linear regression in situations where the target variable is not </w:t>
      </w:r>
      <w:r w:rsidR="00881C51">
        <w:t>numeric</w:t>
      </w:r>
      <w:r w:rsidR="0041148F">
        <w:t xml:space="preserve">, but a nominal or an ordinal variable </w:t>
      </w:r>
      <w:r w:rsidR="00B82734">
        <w:fldChar w:fldCharType="begin" w:fldLock="1"/>
      </w:r>
      <w:r w:rsidR="0041148F">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B82734">
        <w:fldChar w:fldCharType="separate"/>
      </w:r>
      <w:r w:rsidR="0041148F" w:rsidRPr="0041148F">
        <w:rPr>
          <w:noProof/>
        </w:rPr>
        <w:t>(Al-Bairmani &amp; Ismael, 2021)</w:t>
      </w:r>
      <w:r w:rsidR="00B82734">
        <w:fldChar w:fldCharType="end"/>
      </w:r>
      <w:r w:rsidR="0041148F">
        <w:t>.</w:t>
      </w:r>
    </w:p>
    <w:p w:rsidR="00B177CA" w:rsidRDefault="00B177CA" w:rsidP="0041148F">
      <w:pPr>
        <w:jc w:val="both"/>
      </w:pPr>
    </w:p>
    <w:p w:rsidR="001E062B" w:rsidRDefault="0041148F" w:rsidP="0041148F">
      <w:pPr>
        <w:jc w:val="both"/>
      </w:pPr>
      <w:r>
        <w:lastRenderedPageBreak/>
        <w:t>In DT, the model become</w:t>
      </w:r>
      <w:r w:rsidR="00881C51">
        <w:t>s</w:t>
      </w:r>
      <w:r>
        <w:t xml:space="preserve"> more complex as the size of the datasets increases. This is being handled using more advanced algorithms in DT for classification and regression problems  </w:t>
      </w:r>
      <w:r w:rsidR="00B82734">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B82734">
        <w:fldChar w:fldCharType="separate"/>
      </w:r>
      <w:r w:rsidRPr="0041148F">
        <w:rPr>
          <w:noProof/>
        </w:rPr>
        <w:t>(Jena &amp; Dehuri, 2020)</w:t>
      </w:r>
      <w:r w:rsidR="00B82734">
        <w:fldChar w:fldCharType="end"/>
      </w:r>
      <w:r>
        <w:t>.</w:t>
      </w:r>
    </w:p>
    <w:p w:rsidR="001E062B" w:rsidRDefault="001E062B" w:rsidP="0041148F">
      <w:pPr>
        <w:jc w:val="both"/>
      </w:pPr>
    </w:p>
    <w:p w:rsidR="001E062B"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B82734">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B82734">
        <w:fldChar w:fldCharType="separate"/>
      </w:r>
      <w:r w:rsidR="0041148F" w:rsidRPr="0041148F">
        <w:rPr>
          <w:noProof/>
        </w:rPr>
        <w:t>(Hafeez et al., 2021)</w:t>
      </w:r>
      <w:r w:rsidR="00B82734">
        <w:fldChar w:fldCharType="end"/>
      </w:r>
      <w:r w:rsidR="0041148F">
        <w:t>.</w:t>
      </w:r>
    </w:p>
    <w:p w:rsidR="001E062B" w:rsidRDefault="001E062B" w:rsidP="0041148F">
      <w:pPr>
        <w:jc w:val="both"/>
      </w:pPr>
    </w:p>
    <w:p w:rsidR="001E062B"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B82734">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B82734">
        <w:fldChar w:fldCharType="separate"/>
      </w:r>
      <w:r w:rsidRPr="0041148F">
        <w:rPr>
          <w:noProof/>
        </w:rPr>
        <w:t>(Schonlau &amp; Zou, 2020)</w:t>
      </w:r>
      <w:r w:rsidR="00B82734">
        <w:fldChar w:fldCharType="end"/>
      </w:r>
      <w:r>
        <w:t>.</w:t>
      </w:r>
    </w:p>
    <w:p w:rsidR="001E062B" w:rsidRDefault="001E062B" w:rsidP="0041148F">
      <w:pPr>
        <w:jc w:val="both"/>
      </w:pPr>
    </w:p>
    <w:p w:rsidR="001E062B" w:rsidRDefault="0041148F" w:rsidP="00EE231D">
      <w:pPr>
        <w:jc w:val="both"/>
      </w:pPr>
      <w:r>
        <w:t xml:space="preserve">KNN is </w:t>
      </w:r>
      <w:r w:rsidR="00881C51">
        <w:t xml:space="preserve">the </w:t>
      </w:r>
      <w:r>
        <w:t xml:space="preserve">most popular statistical technique utilized in pattern identification over the last four decades </w:t>
      </w:r>
      <w:r w:rsidR="00B82734">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B82734">
        <w:fldChar w:fldCharType="separate"/>
      </w:r>
      <w:r w:rsidRPr="0041148F">
        <w:rPr>
          <w:noProof/>
        </w:rPr>
        <w:t>(Wang, 2019)</w:t>
      </w:r>
      <w:r w:rsidR="00B82734">
        <w:fldChar w:fldCharType="end"/>
      </w:r>
      <w:r>
        <w:t>.</w:t>
      </w:r>
    </w:p>
    <w:p w:rsidR="001E062B" w:rsidRDefault="001E062B" w:rsidP="00EE231D">
      <w:pPr>
        <w:jc w:val="both"/>
      </w:pPr>
    </w:p>
    <w:p w:rsidR="001E062B"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B82734">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B82734">
        <w:fldChar w:fldCharType="separate"/>
      </w:r>
      <w:r w:rsidRPr="0041148F">
        <w:rPr>
          <w:noProof/>
        </w:rPr>
        <w:t>(Zhang et al., 2022)</w:t>
      </w:r>
      <w:r w:rsidR="00B82734">
        <w:fldChar w:fldCharType="end"/>
      </w:r>
      <w:r>
        <w:t>.</w:t>
      </w:r>
    </w:p>
    <w:p w:rsidR="001E062B" w:rsidRDefault="001E062B" w:rsidP="00EE231D">
      <w:pPr>
        <w:jc w:val="both"/>
      </w:pPr>
    </w:p>
    <w:p w:rsidR="001E062B" w:rsidRDefault="003B5C5D" w:rsidP="00EE231D">
      <w:pPr>
        <w:jc w:val="both"/>
      </w:pPr>
      <w:r w:rsidRPr="003B5C5D">
        <w:t>Various classification algorithms as discussed have to be built for the data. Subsequently, all these algorithms have to be tested. Confusion matrix for classification models is a step in that direction.</w:t>
      </w:r>
      <w:r w:rsidR="00F13828">
        <w:t xml:space="preserve">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B82734">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B82734">
        <w:fldChar w:fldCharType="separate"/>
      </w:r>
      <w:r w:rsidR="0041148F" w:rsidRPr="0041148F">
        <w:rPr>
          <w:noProof/>
        </w:rPr>
        <w:t>(Silva &amp; Naranjo, 2020)</w:t>
      </w:r>
      <w:r w:rsidR="00B82734">
        <w:fldChar w:fldCharType="end"/>
      </w:r>
      <w:r w:rsidR="0041148F">
        <w:t>.</w:t>
      </w:r>
    </w:p>
    <w:p w:rsidR="001E062B" w:rsidRDefault="001E062B"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B82734">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B82734">
        <w:fldChar w:fldCharType="separate"/>
      </w:r>
      <w:r w:rsidRPr="0041148F">
        <w:rPr>
          <w:noProof/>
        </w:rPr>
        <w:t>(Markoulidakis et al., 2021)</w:t>
      </w:r>
      <w:r w:rsidR="00B82734">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stock</w:t>
      </w:r>
      <w:r w:rsidR="00831682">
        <w:rPr>
          <w:color w:val="202020"/>
          <w:shd w:val="clear" w:color="auto" w:fill="FFFFFF"/>
        </w:rPr>
        <w:t xml:space="preserve">s </w:t>
      </w:r>
      <w:r w:rsidR="000A6230">
        <w:rPr>
          <w:color w:val="202020"/>
          <w:shd w:val="clear" w:color="auto" w:fill="FFFFFF"/>
        </w:rPr>
        <w:t xml:space="preserve">to demonstrate why </w:t>
      </w:r>
      <w:r w:rsidR="00AC4652">
        <w:rPr>
          <w:color w:val="202020"/>
          <w:shd w:val="clear" w:color="auto" w:fill="FFFFFF"/>
        </w:rPr>
        <w:t>a particular</w:t>
      </w:r>
      <w:r w:rsidR="000A6230">
        <w:rPr>
          <w:color w:val="202020"/>
          <w:shd w:val="clear" w:color="auto" w:fill="FFFFFF"/>
        </w:rPr>
        <w:t xml:space="preserve"> stock dataset has been used for this project</w:t>
      </w:r>
      <w:r w:rsidR="009E4DA2">
        <w:rPr>
          <w:color w:val="202020"/>
          <w:shd w:val="clear" w:color="auto" w:fill="FFFFFF"/>
        </w:rPr>
        <w:t>.</w:t>
      </w:r>
      <w:r w:rsidR="00AC4652" w:rsidRPr="00AC4652">
        <w:t xml:space="preserve"> </w:t>
      </w:r>
      <w:r w:rsidR="00AC4652" w:rsidRPr="00AC4652">
        <w:rPr>
          <w:color w:val="202020"/>
          <w:shd w:val="clear" w:color="auto" w:fill="FFFFFF"/>
        </w:rPr>
        <w:t>In Data understanding the different feature variables used for the project are being studied and their Univariate analysis is performed.</w:t>
      </w:r>
      <w:r w:rsidR="005E5254">
        <w:rPr>
          <w:color w:val="202020"/>
          <w:shd w:val="clear" w:color="auto" w:fill="FFFFFF"/>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B82734">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82734">
        <w:rPr>
          <w:color w:val="202020"/>
          <w:shd w:val="clear" w:color="auto" w:fill="FFFFFF"/>
        </w:rPr>
        <w:fldChar w:fldCharType="separate"/>
      </w:r>
      <w:r w:rsidR="00175CC6" w:rsidRPr="00175CC6">
        <w:rPr>
          <w:noProof/>
          <w:color w:val="202020"/>
          <w:shd w:val="clear" w:color="auto" w:fill="FFFFFF"/>
        </w:rPr>
        <w:t>(Cornellius Yudha Wijaya, 2021)</w:t>
      </w:r>
      <w:r w:rsidR="00B82734">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AC1FFC"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AC1FFC"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AC1FFC"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B82734">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82734">
        <w:rPr>
          <w:b/>
          <w:bCs/>
        </w:rPr>
        <w:fldChar w:fldCharType="separate"/>
      </w:r>
      <w:r w:rsidRPr="00291E98">
        <w:rPr>
          <w:bCs/>
          <w:noProof/>
        </w:rPr>
        <w:t>(moneycontrol, n.d.)</w:t>
      </w:r>
      <w:r w:rsidR="00B82734">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w:t>
      </w:r>
      <w:r w:rsidR="00AC1FFC" w:rsidRPr="0051010D">
        <w:rPr>
          <w:rFonts w:eastAsia="Calibri"/>
          <w:lang w:val="en-US" w:eastAsia="en-US"/>
        </w:rPr>
        <w:t>Varied</w:t>
      </w:r>
      <w:r w:rsidRPr="0051010D">
        <w:rPr>
          <w:rFonts w:eastAsia="Calibri"/>
          <w:lang w:val="en-US" w:eastAsia="en-US"/>
        </w:rPr>
        <w:t xml:space="preserve">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 xml:space="preserve">Classification </w:t>
      </w:r>
      <w:r w:rsidR="00AC1FFC" w:rsidRPr="00D95F77">
        <w:rPr>
          <w:rFonts w:eastAsia="Calibri"/>
          <w:b/>
        </w:rPr>
        <w:t>modelling</w:t>
      </w:r>
      <w:r w:rsidRPr="00D95F77">
        <w:rPr>
          <w:rFonts w:eastAsia="Calibri"/>
          <w:b/>
        </w:rPr>
        <w:t xml:space="preserve">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w:t>
      </w:r>
      <w:r w:rsidR="005E5254">
        <w:rPr>
          <w:rFonts w:eastAsia="Calibri"/>
        </w:rPr>
        <w:t xml:space="preserve">getting </w:t>
      </w:r>
      <w:r w:rsidR="00AA45B0" w:rsidRPr="00234448">
        <w:rPr>
          <w:rFonts w:eastAsia="Calibri"/>
        </w:rPr>
        <w:t>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w:t>
      </w:r>
      <w:r w:rsidR="005E5254">
        <w:rPr>
          <w:rFonts w:eastAsia="Calibri"/>
        </w:rPr>
        <w:t xml:space="preserve">a </w:t>
      </w:r>
      <w:r w:rsidRPr="00234448">
        <w:rPr>
          <w:rFonts w:eastAsia="Calibri"/>
        </w:rPr>
        <w:t xml:space="preserve">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4258B5" w:rsidRDefault="00140A8D" w:rsidP="00C45709">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w:t>
      </w:r>
      <w:r w:rsidR="005E5254">
        <w:rPr>
          <w:rFonts w:eastAsia="Calibri"/>
        </w:rPr>
        <w:t xml:space="preserve">getting </w:t>
      </w:r>
      <w:r w:rsidR="00AA45B0" w:rsidRPr="00396CE9">
        <w:rPr>
          <w:rFonts w:eastAsia="Calibri"/>
        </w:rPr>
        <w:t>tabulated week on week for the entire dataset and will be utilized as different feature variables for building the classification Model.</w:t>
      </w:r>
      <w:r w:rsidR="00881C51">
        <w:rPr>
          <w:rFonts w:eastAsia="Calibri"/>
        </w:rPr>
        <w:t>A s</w:t>
      </w:r>
      <w:r w:rsidR="00AA45B0" w:rsidRPr="00396CE9">
        <w:rPr>
          <w:rFonts w:eastAsia="Calibri"/>
        </w:rPr>
        <w:t xml:space="preserve">imilar process is again repeated for </w:t>
      </w:r>
      <w:r w:rsidR="00881C51">
        <w:rPr>
          <w:rFonts w:eastAsia="Calibri"/>
        </w:rPr>
        <w:t xml:space="preserve">a </w:t>
      </w:r>
      <w:r w:rsidR="00AA45B0" w:rsidRPr="00396CE9">
        <w:rPr>
          <w:rFonts w:eastAsia="Calibri"/>
        </w:rPr>
        <w:t xml:space="preserve">range of consecutive days to be utilized as </w:t>
      </w:r>
      <w:r w:rsidR="00881C51">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sidR="00881C51">
        <w:rPr>
          <w:rFonts w:eastAsia="Calibri"/>
        </w:rPr>
        <w:t xml:space="preserve">the </w:t>
      </w:r>
      <w:r w:rsidR="00AA45B0" w:rsidRPr="00396CE9">
        <w:rPr>
          <w:rFonts w:eastAsia="Calibri"/>
        </w:rPr>
        <w:t xml:space="preserve">range of consecutive days to be utilized as </w:t>
      </w:r>
      <w:r w:rsidR="00881C51">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BA5072" w:rsidRPr="00730DBA" w:rsidRDefault="00AA45B0" w:rsidP="00BA5072">
      <w:pPr>
        <w:jc w:val="both"/>
        <w:rPr>
          <w:rFonts w:eastAsia="Calibri"/>
          <w:b/>
        </w:rPr>
      </w:pPr>
      <w:r w:rsidRPr="00D95F77">
        <w:rPr>
          <w:rFonts w:eastAsia="Calibri"/>
          <w:b/>
        </w:rPr>
        <w:t>Classification Modelling on Technical Indicators:</w:t>
      </w:r>
      <w:r w:rsidR="00730DBA">
        <w:rPr>
          <w:rFonts w:eastAsia="Calibri"/>
          <w:b/>
        </w:rPr>
        <w:t xml:space="preserve"> </w:t>
      </w:r>
      <w:r w:rsidRPr="00E92C48">
        <w:rPr>
          <w:rFonts w:eastAsia="Calibri"/>
        </w:rPr>
        <w:t>Similarly,</w:t>
      </w:r>
      <w:r w:rsidR="00E41C87">
        <w:rPr>
          <w:rFonts w:eastAsia="Calibri"/>
        </w:rPr>
        <w:t xml:space="preserve"> all technical indicators </w:t>
      </w:r>
      <w:r w:rsidR="005E5254">
        <w:rPr>
          <w:rFonts w:eastAsia="Calibri"/>
        </w:rPr>
        <w:t>are</w:t>
      </w:r>
      <w:r w:rsidR="00E41C87">
        <w:rPr>
          <w:rFonts w:eastAsia="Calibri"/>
        </w:rPr>
        <w:t xml:space="preserve">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5E5254">
        <w:rPr>
          <w:rFonts w:eastAsia="Calibri"/>
        </w:rPr>
        <w:t>are</w:t>
      </w:r>
      <w:r w:rsidR="00E41C87">
        <w:rPr>
          <w:rFonts w:eastAsia="Calibri"/>
        </w:rPr>
        <w:t xml:space="preserve">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lastRenderedPageBreak/>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lastRenderedPageBreak/>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lastRenderedPageBreak/>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lastRenderedPageBreak/>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AC1FFC">
        <w:rPr>
          <w:rFonts w:eastAsia="Calibri"/>
          <w:lang w:val="en-US" w:eastAsia="en-US"/>
        </w:rPr>
        <w:t>are</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w:t>
      </w:r>
      <w:r w:rsidR="005E5254">
        <w:rPr>
          <w:rFonts w:eastAsia="Calibri"/>
          <w:lang w:val="en-US" w:eastAsia="en-US"/>
        </w:rPr>
        <w:t xml:space="preserve">getting </w:t>
      </w:r>
      <w:r w:rsidR="00A206DA" w:rsidRPr="00A206DA">
        <w:rPr>
          <w:rFonts w:eastAsia="Calibri"/>
          <w:lang w:val="en-US" w:eastAsia="en-US"/>
        </w:rPr>
        <w:t>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B82734"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B82734"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 xml:space="preserve">Plagiarism Report with below 15% </w:t>
      </w:r>
      <w:r w:rsidR="00AC1FFC" w:rsidRPr="004C15EA">
        <w:rPr>
          <w:rFonts w:eastAsia="Calibri"/>
          <w:lang w:val="en-US" w:eastAsia="en-US"/>
        </w:rPr>
        <w:t>similarly</w:t>
      </w:r>
      <w:r w:rsidRPr="004C15EA">
        <w:rPr>
          <w:rFonts w:eastAsia="Calibri"/>
          <w:lang w:val="en-US" w:eastAsia="en-US"/>
        </w:rPr>
        <w:t xml:space="preserve">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w:t>
      </w:r>
      <w:r w:rsidR="005E5254">
        <w:rPr>
          <w:rFonts w:eastAsia="Calibri"/>
        </w:rPr>
        <w:t>H</w:t>
      </w:r>
      <w:r w:rsidRPr="007812BC">
        <w:rPr>
          <w:rFonts w:eastAsia="Calibri"/>
        </w:rPr>
        <w:t>ub Link</w:t>
      </w:r>
      <w:bookmarkEnd w:id="26"/>
      <w:bookmarkEnd w:id="27"/>
    </w:p>
    <w:p w:rsidR="009A0E55" w:rsidRDefault="009A0E55" w:rsidP="009A0E55"/>
    <w:p w:rsidR="00D37E9A" w:rsidRDefault="00B82734"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005E5254">
        <w:rPr>
          <w:sz w:val="22"/>
          <w:szCs w:val="22"/>
        </w:rPr>
        <w:t xml:space="preserve"> </w:t>
      </w:r>
      <w:r w:rsidRPr="001F5621">
        <w:rPr>
          <w:sz w:val="22"/>
          <w:szCs w:val="22"/>
        </w:rPr>
        <w:t>with</w:t>
      </w:r>
      <w:r w:rsidR="005E5254">
        <w:rPr>
          <w:sz w:val="22"/>
          <w:szCs w:val="22"/>
        </w:rPr>
        <w:t xml:space="preserve"> </w:t>
      </w:r>
      <w:r w:rsidRPr="001F5621">
        <w:rPr>
          <w:sz w:val="22"/>
          <w:szCs w:val="22"/>
        </w:rPr>
        <w:t>a</w:t>
      </w:r>
      <w:r w:rsidR="005E5254">
        <w:rPr>
          <w:sz w:val="22"/>
          <w:szCs w:val="22"/>
        </w:rPr>
        <w:t xml:space="preserve"> </w:t>
      </w:r>
      <w:r w:rsidRPr="001F5621">
        <w:rPr>
          <w:sz w:val="22"/>
          <w:szCs w:val="22"/>
        </w:rPr>
        <w:t>RACE-approved</w:t>
      </w:r>
      <w:r w:rsidR="005E5254">
        <w:rPr>
          <w:sz w:val="22"/>
          <w:szCs w:val="22"/>
        </w:rPr>
        <w:t xml:space="preserve"> </w:t>
      </w:r>
      <w:r w:rsidRPr="001F5621">
        <w:rPr>
          <w:sz w:val="22"/>
          <w:szCs w:val="22"/>
        </w:rPr>
        <w:t>printer</w:t>
      </w:r>
      <w:r w:rsidR="005E5254">
        <w:rPr>
          <w:sz w:val="22"/>
          <w:szCs w:val="22"/>
        </w:rPr>
        <w:t xml:space="preserve"> </w:t>
      </w:r>
      <w:r w:rsidRPr="001F5621">
        <w:rPr>
          <w:sz w:val="22"/>
          <w:szCs w:val="22"/>
        </w:rPr>
        <w:t>only.</w:t>
      </w:r>
      <w:r w:rsidR="005E5254">
        <w:rPr>
          <w:sz w:val="22"/>
          <w:szCs w:val="22"/>
        </w:rPr>
        <w:t xml:space="preserve"> </w:t>
      </w:r>
      <w:r w:rsidRPr="001F5621">
        <w:rPr>
          <w:sz w:val="22"/>
          <w:szCs w:val="22"/>
        </w:rPr>
        <w:t>Details will</w:t>
      </w:r>
      <w:r w:rsidR="005E5254">
        <w:rPr>
          <w:sz w:val="22"/>
          <w:szCs w:val="22"/>
        </w:rPr>
        <w:t xml:space="preserve"> </w:t>
      </w:r>
      <w:r w:rsidRPr="001F5621">
        <w:rPr>
          <w:sz w:val="22"/>
          <w:szCs w:val="22"/>
        </w:rPr>
        <w:t xml:space="preserve">be </w:t>
      </w:r>
      <w:r w:rsidRPr="001F5621">
        <w:rPr>
          <w:spacing w:val="-2"/>
          <w:sz w:val="22"/>
          <w:szCs w:val="22"/>
        </w:rPr>
        <w:t>shared.</w:t>
      </w:r>
    </w:p>
    <w:p w:rsidR="009A0E55" w:rsidRPr="001F5621" w:rsidRDefault="005E5254"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Pr>
          <w:sz w:val="22"/>
          <w:szCs w:val="22"/>
        </w:rPr>
        <w:t>The c</w:t>
      </w:r>
      <w:r w:rsidR="009A0E55" w:rsidRPr="001F5621">
        <w:rPr>
          <w:sz w:val="22"/>
          <w:szCs w:val="22"/>
        </w:rPr>
        <w:t>over page shall be in White hardbound (for both 1</w:t>
      </w:r>
      <w:r w:rsidR="009A0E55" w:rsidRPr="001F5621">
        <w:rPr>
          <w:sz w:val="22"/>
          <w:szCs w:val="22"/>
          <w:vertAlign w:val="superscript"/>
        </w:rPr>
        <w:t>st</w:t>
      </w:r>
      <w:r w:rsidR="009A0E55" w:rsidRPr="001F5621">
        <w:rPr>
          <w:sz w:val="22"/>
          <w:szCs w:val="22"/>
        </w:rPr>
        <w:t xml:space="preserve"> and 2</w:t>
      </w:r>
      <w:r w:rsidR="009A0E55" w:rsidRPr="001F5621">
        <w:rPr>
          <w:sz w:val="22"/>
          <w:szCs w:val="22"/>
          <w:vertAlign w:val="superscript"/>
        </w:rPr>
        <w:t>nd</w:t>
      </w:r>
      <w:r>
        <w:rPr>
          <w:sz w:val="22"/>
          <w:szCs w:val="22"/>
        </w:rPr>
        <w:t>-</w:t>
      </w:r>
      <w:r w:rsidR="009A0E55" w:rsidRPr="001F5621">
        <w:rPr>
          <w:sz w:val="22"/>
          <w:szCs w:val="22"/>
        </w:rPr>
        <w:t>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5E5254">
        <w:rPr>
          <w:sz w:val="22"/>
          <w:szCs w:val="22"/>
        </w:rPr>
        <w:t xml:space="preserve"> </w:t>
      </w:r>
      <w:r w:rsidRPr="001F5621">
        <w:rPr>
          <w:sz w:val="22"/>
          <w:szCs w:val="22"/>
        </w:rPr>
        <w:t>report</w:t>
      </w:r>
      <w:r w:rsidR="005E5254">
        <w:rPr>
          <w:sz w:val="22"/>
          <w:szCs w:val="22"/>
        </w:rPr>
        <w:t xml:space="preserve"> </w:t>
      </w:r>
      <w:r w:rsidRPr="001F5621">
        <w:rPr>
          <w:sz w:val="22"/>
          <w:szCs w:val="22"/>
        </w:rPr>
        <w:t>shall</w:t>
      </w:r>
      <w:r w:rsidR="005E5254">
        <w:rPr>
          <w:sz w:val="22"/>
          <w:szCs w:val="22"/>
        </w:rPr>
        <w:t xml:space="preserve"> </w:t>
      </w:r>
      <w:r w:rsidRPr="001F5621">
        <w:rPr>
          <w:sz w:val="22"/>
          <w:szCs w:val="22"/>
        </w:rPr>
        <w:t>be</w:t>
      </w:r>
      <w:r w:rsidR="005E5254">
        <w:rPr>
          <w:sz w:val="22"/>
          <w:szCs w:val="22"/>
        </w:rPr>
        <w:t xml:space="preserve"> </w:t>
      </w:r>
      <w:r w:rsidRPr="001F5621">
        <w:rPr>
          <w:sz w:val="22"/>
          <w:szCs w:val="22"/>
        </w:rPr>
        <w:t>printed</w:t>
      </w:r>
      <w:r w:rsidR="005E5254">
        <w:rPr>
          <w:sz w:val="22"/>
          <w:szCs w:val="22"/>
        </w:rPr>
        <w:t xml:space="preserve"> </w:t>
      </w:r>
      <w:r w:rsidRPr="001F5621">
        <w:rPr>
          <w:sz w:val="22"/>
          <w:szCs w:val="22"/>
        </w:rPr>
        <w:t>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Times New Roman 14 in Bold</w:t>
      </w:r>
      <w:r w:rsidR="005E5254">
        <w:rPr>
          <w:b/>
          <w:sz w:val="22"/>
          <w:szCs w:val="22"/>
        </w:rPr>
        <w:t>,</w:t>
      </w:r>
      <w:r w:rsidRPr="001F5621">
        <w:rPr>
          <w:b/>
          <w:sz w:val="22"/>
          <w:szCs w:val="22"/>
        </w:rPr>
        <w:t xml:space="preserve">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005E5254">
        <w:rPr>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005E5254">
        <w:rPr>
          <w:sz w:val="22"/>
          <w:szCs w:val="22"/>
        </w:rPr>
        <w:t xml:space="preserve"> </w:t>
      </w:r>
      <w:r w:rsidRPr="001F5621">
        <w:rPr>
          <w:sz w:val="22"/>
          <w:szCs w:val="22"/>
        </w:rPr>
        <w:t>right margins shall be</w:t>
      </w:r>
      <w:r w:rsidR="005E5254">
        <w:rPr>
          <w:sz w:val="22"/>
          <w:szCs w:val="22"/>
        </w:rPr>
        <w:t xml:space="preserve"> </w:t>
      </w:r>
      <w:r w:rsidRPr="001F5621">
        <w:rPr>
          <w:sz w:val="22"/>
          <w:szCs w:val="22"/>
        </w:rPr>
        <w:t>1”</w:t>
      </w:r>
      <w:r w:rsidR="005E5254">
        <w:rPr>
          <w:sz w:val="22"/>
          <w:szCs w:val="22"/>
        </w:rPr>
        <w:t xml:space="preserve"> </w:t>
      </w:r>
      <w:r w:rsidRPr="001F5621">
        <w:rPr>
          <w:sz w:val="22"/>
          <w:szCs w:val="22"/>
        </w:rPr>
        <w:t>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fixed</w:t>
      </w:r>
      <w:r w:rsidR="00AC1FFC">
        <w:rPr>
          <w:sz w:val="22"/>
          <w:szCs w:val="22"/>
        </w:rPr>
        <w:t xml:space="preserve"> </w:t>
      </w:r>
      <w:r w:rsidRPr="001F5621">
        <w:rPr>
          <w:sz w:val="22"/>
          <w:szCs w:val="22"/>
        </w:rPr>
        <w:t>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single</w:t>
      </w:r>
      <w:r w:rsidR="00AC1FFC">
        <w:rPr>
          <w:sz w:val="22"/>
          <w:szCs w:val="22"/>
        </w:rPr>
        <w:t xml:space="preserve"> </w:t>
      </w:r>
      <w:r w:rsidRPr="001F5621">
        <w:rPr>
          <w:sz w:val="22"/>
          <w:szCs w:val="22"/>
        </w:rPr>
        <w:t>line</w:t>
      </w:r>
      <w:r w:rsidR="00AC1FFC">
        <w:rPr>
          <w:sz w:val="22"/>
          <w:szCs w:val="22"/>
        </w:rPr>
        <w:t xml:space="preserve"> </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w:t>
      </w:r>
      <w:r w:rsidR="00AC1FFC">
        <w:rPr>
          <w:sz w:val="22"/>
          <w:szCs w:val="22"/>
        </w:rPr>
        <w:t xml:space="preserve"> </w:t>
      </w:r>
      <w:r w:rsidRPr="001F5621">
        <w:rPr>
          <w:sz w:val="22"/>
          <w:szCs w:val="22"/>
        </w:rPr>
        <w:t>number</w:t>
      </w:r>
      <w:r w:rsidR="00AC1FFC">
        <w:rPr>
          <w:sz w:val="22"/>
          <w:szCs w:val="22"/>
        </w:rPr>
        <w:t xml:space="preserve">s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placed</w:t>
      </w:r>
      <w:r w:rsidR="00AC1FFC">
        <w:rPr>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005E5254">
        <w:rPr>
          <w:sz w:val="22"/>
          <w:szCs w:val="22"/>
        </w:rPr>
        <w:t xml:space="preserve"> right </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005E5254">
        <w:rPr>
          <w:sz w:val="22"/>
          <w:szCs w:val="22"/>
        </w:rPr>
        <w:t xml:space="preserve"> </w:t>
      </w:r>
      <w:r w:rsidRPr="001F5621">
        <w:rPr>
          <w:sz w:val="22"/>
          <w:szCs w:val="22"/>
        </w:rPr>
        <w:t>pages for second-year projects and a minimum of 30 pages, and a maximum of</w:t>
      </w:r>
      <w:r w:rsidR="005E5254">
        <w:rPr>
          <w:sz w:val="22"/>
          <w:szCs w:val="22"/>
        </w:rPr>
        <w:t xml:space="preserve"> </w:t>
      </w:r>
      <w:r w:rsidRPr="001F5621">
        <w:rPr>
          <w:sz w:val="22"/>
          <w:szCs w:val="22"/>
        </w:rPr>
        <w:t>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w:t>
      </w:r>
      <w:r w:rsidR="005E5254">
        <w:rPr>
          <w:sz w:val="22"/>
          <w:szCs w:val="22"/>
        </w:rPr>
        <w:t>he t</w:t>
      </w:r>
      <w:r w:rsidRPr="001F5621">
        <w:rPr>
          <w:sz w:val="22"/>
          <w:szCs w:val="22"/>
        </w:rPr>
        <w:t>itle</w:t>
      </w:r>
      <w:r w:rsidR="005E5254">
        <w:rPr>
          <w:sz w:val="22"/>
          <w:szCs w:val="22"/>
        </w:rPr>
        <w:t xml:space="preserve"> of the </w:t>
      </w:r>
      <w:r w:rsidRPr="001F5621">
        <w:rPr>
          <w:sz w:val="22"/>
          <w:szCs w:val="22"/>
        </w:rPr>
        <w:t>study,</w:t>
      </w:r>
      <w:r w:rsidR="005E5254">
        <w:rPr>
          <w:sz w:val="22"/>
          <w:szCs w:val="22"/>
        </w:rPr>
        <w:t xml:space="preserve"> </w:t>
      </w:r>
      <w:r w:rsidRPr="001F5621">
        <w:rPr>
          <w:sz w:val="22"/>
          <w:szCs w:val="22"/>
        </w:rPr>
        <w:t>objectives,</w:t>
      </w:r>
      <w:r w:rsidR="005E5254">
        <w:rPr>
          <w:sz w:val="22"/>
          <w:szCs w:val="22"/>
        </w:rPr>
        <w:t xml:space="preserve"> </w:t>
      </w:r>
      <w:r w:rsidRPr="001F5621">
        <w:rPr>
          <w:sz w:val="22"/>
          <w:szCs w:val="22"/>
        </w:rPr>
        <w:t>analysis,</w:t>
      </w:r>
      <w:r w:rsidR="005E5254">
        <w:rPr>
          <w:sz w:val="22"/>
          <w:szCs w:val="22"/>
        </w:rPr>
        <w:t xml:space="preserve"> </w:t>
      </w:r>
      <w:r w:rsidRPr="001F5621">
        <w:rPr>
          <w:sz w:val="22"/>
          <w:szCs w:val="22"/>
        </w:rPr>
        <w:t>findings,</w:t>
      </w:r>
      <w:r w:rsidR="005E5254">
        <w:rPr>
          <w:sz w:val="22"/>
          <w:szCs w:val="22"/>
        </w:rPr>
        <w:t xml:space="preserve"> </w:t>
      </w:r>
      <w:r w:rsidRPr="001F5621">
        <w:rPr>
          <w:sz w:val="22"/>
          <w:szCs w:val="22"/>
        </w:rPr>
        <w:t>and</w:t>
      </w:r>
      <w:r w:rsidR="005E5254">
        <w:rPr>
          <w:sz w:val="22"/>
          <w:szCs w:val="22"/>
        </w:rPr>
        <w:t xml:space="preserve"> </w:t>
      </w:r>
      <w:r w:rsidRPr="001F5621">
        <w:rPr>
          <w:sz w:val="22"/>
          <w:szCs w:val="22"/>
        </w:rPr>
        <w:t>suggestions</w:t>
      </w:r>
      <w:r w:rsidR="005E5254">
        <w:rPr>
          <w:sz w:val="22"/>
          <w:szCs w:val="22"/>
        </w:rPr>
        <w:t xml:space="preserve"> </w:t>
      </w:r>
      <w:r w:rsidRPr="001F5621">
        <w:rPr>
          <w:sz w:val="22"/>
          <w:szCs w:val="22"/>
        </w:rPr>
        <w:t>must</w:t>
      </w:r>
      <w:r w:rsidR="005E5254">
        <w:rPr>
          <w:sz w:val="22"/>
          <w:szCs w:val="22"/>
        </w:rPr>
        <w:t xml:space="preserve"> </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w:t>
      </w:r>
      <w:r w:rsidR="00AC1FFC">
        <w:rPr>
          <w:sz w:val="22"/>
          <w:szCs w:val="22"/>
        </w:rPr>
        <w:t xml:space="preserve"> </w:t>
      </w:r>
      <w:r w:rsidRPr="001F5621">
        <w:rPr>
          <w:sz w:val="22"/>
          <w:szCs w:val="22"/>
        </w:rPr>
        <w:t>chapter</w:t>
      </w:r>
      <w:r w:rsidR="00AC1FFC">
        <w:rPr>
          <w:sz w:val="22"/>
          <w:szCs w:val="22"/>
        </w:rPr>
        <w:t xml:space="preserve"> </w:t>
      </w:r>
      <w:r w:rsidRPr="001F5621">
        <w:rPr>
          <w:sz w:val="22"/>
          <w:szCs w:val="22"/>
        </w:rPr>
        <w:t>must</w:t>
      </w:r>
      <w:r w:rsidR="00AC1FFC">
        <w:rPr>
          <w:sz w:val="22"/>
          <w:szCs w:val="22"/>
        </w:rPr>
        <w:t xml:space="preserve"> </w:t>
      </w:r>
      <w:r w:rsidRPr="001F5621">
        <w:rPr>
          <w:sz w:val="22"/>
          <w:szCs w:val="22"/>
        </w:rPr>
        <w:t>start</w:t>
      </w:r>
      <w:r w:rsidR="00AC1FFC">
        <w:rPr>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00AC1FFC">
        <w:rPr>
          <w:sz w:val="22"/>
          <w:szCs w:val="22"/>
        </w:rPr>
        <w:t xml:space="preserve"> </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w:t>
      </w:r>
      <w:r w:rsidR="00AC1FFC" w:rsidRPr="001F5621">
        <w:rPr>
          <w:sz w:val="22"/>
          <w:szCs w:val="22"/>
        </w:rPr>
        <w:t>similarly</w:t>
      </w:r>
      <w:r w:rsidRPr="001F5621">
        <w:rPr>
          <w:sz w:val="22"/>
          <w:szCs w:val="22"/>
        </w:rPr>
        <w:t xml:space="preserve">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005E5254">
        <w:rPr>
          <w:sz w:val="22"/>
          <w:szCs w:val="22"/>
        </w:rPr>
        <w:t>T</w:t>
      </w:r>
      <w:r w:rsidRPr="001F5621">
        <w:rPr>
          <w:sz w:val="22"/>
          <w:szCs w:val="22"/>
        </w:rPr>
        <w:t xml:space="preserve">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w:t>
      </w:r>
      <w:r w:rsidR="005E5254">
        <w:rPr>
          <w:sz w:val="22"/>
          <w:szCs w:val="22"/>
        </w:rPr>
        <w:t>H</w:t>
      </w:r>
      <w:r w:rsidRPr="001F5621">
        <w:rPr>
          <w:sz w:val="22"/>
          <w:szCs w:val="22"/>
        </w:rPr>
        <w:t>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00AC1FFC">
        <w:rPr>
          <w:sz w:val="22"/>
          <w:szCs w:val="22"/>
        </w:rPr>
        <w:t xml:space="preserve"> </w:t>
      </w:r>
      <w:r w:rsidRPr="001F5621">
        <w:rPr>
          <w:sz w:val="22"/>
          <w:szCs w:val="22"/>
        </w:rPr>
        <w:t>other</w:t>
      </w:r>
      <w:r w:rsidR="00AC1FFC">
        <w:rPr>
          <w:sz w:val="22"/>
          <w:szCs w:val="22"/>
        </w:rPr>
        <w:t xml:space="preserve"> </w:t>
      </w:r>
      <w:r w:rsidR="00AC1FFC" w:rsidRPr="001F5621">
        <w:rPr>
          <w:sz w:val="22"/>
          <w:szCs w:val="22"/>
        </w:rPr>
        <w:t>annexure</w:t>
      </w:r>
      <w:r w:rsidR="00AC1FFC">
        <w:rPr>
          <w:sz w:val="22"/>
          <w:szCs w:val="22"/>
        </w:rPr>
        <w:t xml:space="preserve"> </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1DA1" w:rsidRDefault="00DD1DA1" w:rsidP="002C3450">
      <w:pPr>
        <w:spacing w:line="240" w:lineRule="auto"/>
      </w:pPr>
      <w:r>
        <w:separator/>
      </w:r>
    </w:p>
  </w:endnote>
  <w:endnote w:type="continuationSeparator" w:id="1">
    <w:p w:rsidR="00DD1DA1" w:rsidRDefault="00DD1DA1"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996FC6" w:rsidRDefault="00B82734">
        <w:pPr>
          <w:pStyle w:val="Footer"/>
          <w:jc w:val="right"/>
        </w:pPr>
        <w:fldSimple w:instr=" PAGE   \* MERGEFORMAT ">
          <w:r w:rsidR="00730DBA">
            <w:rPr>
              <w:noProof/>
            </w:rPr>
            <w:t>4</w:t>
          </w:r>
        </w:fldSimple>
      </w:p>
    </w:sdtContent>
  </w:sdt>
  <w:p w:rsidR="00996FC6" w:rsidRDefault="00996F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Pr="00182B74" w:rsidRDefault="00996FC6" w:rsidP="00CE2EFC">
    <w:pPr>
      <w:pStyle w:val="Footer"/>
      <w:jc w:val="right"/>
    </w:pPr>
    <w:r w:rsidRPr="00182B74">
      <w:t xml:space="preserve">Page </w:t>
    </w:r>
    <w:fldSimple w:instr=" PAGE  \* Arabic  \* MERGEFORMAT ">
      <w:r w:rsidR="00730DBA">
        <w:rPr>
          <w:noProof/>
        </w:rPr>
        <w:t>58</w:t>
      </w:r>
    </w:fldSimple>
    <w:r w:rsidRPr="00182B74">
      <w:t xml:space="preserve"> of </w:t>
    </w:r>
    <w:fldSimple w:instr=" NUMPAGES  \* Arabic  \* MERGEFORMAT ">
      <w:r w:rsidR="00730DBA">
        <w:rPr>
          <w:noProof/>
        </w:rPr>
        <w:t>58</w:t>
      </w:r>
    </w:fldSimple>
  </w:p>
  <w:p w:rsidR="00996FC6" w:rsidRDefault="00996F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1DA1" w:rsidRDefault="00DD1DA1" w:rsidP="00A744FE">
      <w:pPr>
        <w:spacing w:line="240" w:lineRule="auto"/>
      </w:pPr>
      <w:r>
        <w:separator/>
      </w:r>
    </w:p>
  </w:footnote>
  <w:footnote w:type="continuationSeparator" w:id="1">
    <w:p w:rsidR="00DD1DA1" w:rsidRDefault="00DD1DA1" w:rsidP="00A744FE">
      <w:pPr>
        <w:spacing w:line="240" w:lineRule="auto"/>
      </w:pPr>
      <w:r>
        <w:continuationSeparator/>
      </w:r>
    </w:p>
  </w:footnote>
  <w:footnote w:id="2">
    <w:p w:rsidR="00996FC6" w:rsidRDefault="00996FC6">
      <w:pPr>
        <w:pStyle w:val="FootnoteText"/>
      </w:pPr>
      <w:r w:rsidRPr="00F82A53">
        <w:rPr>
          <w:rStyle w:val="FootnoteReference"/>
        </w:rPr>
        <w:footnoteRef/>
      </w:r>
      <w:r>
        <w:t xml:space="preserve"> Turnitin report to be attached from the University. </w:t>
      </w:r>
    </w:p>
  </w:footnote>
  <w:footnote w:id="3">
    <w:p w:rsidR="00996FC6" w:rsidRDefault="00996FC6"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6FC6" w:rsidRDefault="00996FC6">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4710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wsawHmpQFM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53C7"/>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062B"/>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97B18"/>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2C9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69F2"/>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C5D"/>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3BC1"/>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5254"/>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0DBA"/>
    <w:rsid w:val="007318C7"/>
    <w:rsid w:val="007322F8"/>
    <w:rsid w:val="00733B68"/>
    <w:rsid w:val="00740E8B"/>
    <w:rsid w:val="00741AD4"/>
    <w:rsid w:val="00741C9F"/>
    <w:rsid w:val="007424C3"/>
    <w:rsid w:val="00747A00"/>
    <w:rsid w:val="00750F9F"/>
    <w:rsid w:val="007519C9"/>
    <w:rsid w:val="007522EE"/>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1682"/>
    <w:rsid w:val="00833226"/>
    <w:rsid w:val="008333CC"/>
    <w:rsid w:val="00833D8C"/>
    <w:rsid w:val="008342E8"/>
    <w:rsid w:val="00836B32"/>
    <w:rsid w:val="00836EFF"/>
    <w:rsid w:val="00837603"/>
    <w:rsid w:val="00841E86"/>
    <w:rsid w:val="008421A5"/>
    <w:rsid w:val="00842AA9"/>
    <w:rsid w:val="00842B82"/>
    <w:rsid w:val="00842D8F"/>
    <w:rsid w:val="00844351"/>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6FC6"/>
    <w:rsid w:val="00997C91"/>
    <w:rsid w:val="009A035C"/>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1FFC"/>
    <w:rsid w:val="00AC3113"/>
    <w:rsid w:val="00AC3DE9"/>
    <w:rsid w:val="00AC4163"/>
    <w:rsid w:val="00AC4652"/>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2734"/>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1DA1"/>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1</TotalTime>
  <Pages>1</Pages>
  <Words>18770</Words>
  <Characters>106990</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5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53</cp:revision>
  <cp:lastPrinted>2022-08-16T02:55:00Z</cp:lastPrinted>
  <dcterms:created xsi:type="dcterms:W3CDTF">2020-10-12T10:08:00Z</dcterms:created>
  <dcterms:modified xsi:type="dcterms:W3CDTF">2023-02-2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